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082CFED8" w:rsidR="006A1504" w:rsidRDefault="00EF0E90" w:rsidP="00F01E9C">
      <w:pPr>
        <w:rPr>
          <w:color w:val="000000" w:themeColor="text1"/>
        </w:rPr>
      </w:pPr>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the increased level</w:t>
      </w:r>
      <w:r w:rsidR="001A055D">
        <w:rPr>
          <w:color w:val="000000" w:themeColor="text1"/>
        </w:rPr>
        <w:t>s/amounts</w:t>
      </w:r>
      <w:r w:rsidR="00DA3E40">
        <w:rPr>
          <w:color w:val="000000" w:themeColor="text1"/>
        </w:rPr>
        <w:t xml:space="preserve"> of corticosteroid prescription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lastRenderedPageBreak/>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39092F">
        <w:rPr>
          <w:rFonts w:eastAsia="Times New Roman" w:cs="Times New Roman"/>
          <w:color w:val="000000" w:themeColor="text1"/>
          <w:shd w:val="clear" w:color="auto" w:fill="FFFFFF"/>
        </w:rPr>
        <w:t>BME-containing</w:t>
      </w:r>
      <w:r w:rsidR="008A5431">
        <w:rPr>
          <w:rFonts w:eastAsia="Times New Roman" w:cs="Times New Roman"/>
          <w:color w:val="000000" w:themeColor="text1"/>
          <w:shd w:val="clear" w:color="auto" w:fill="FFFFFF"/>
        </w:rPr>
        <w:t xml:space="preserve">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0"/>
      <w:r w:rsidR="007309A3">
        <w:rPr>
          <w:color w:val="000000" w:themeColor="text1"/>
        </w:rPr>
        <w:t>P</w:t>
      </w:r>
      <w:r w:rsidR="00737415">
        <w:rPr>
          <w:color w:val="000000" w:themeColor="text1"/>
        </w:rPr>
        <w:t xml:space="preserve">airwise </w:t>
      </w:r>
      <w:r w:rsidR="00A110DA">
        <w:rPr>
          <w:color w:val="000000" w:themeColor="text1"/>
        </w:rPr>
        <w:t>comparisons</w:t>
      </w:r>
      <w:commentRangeEnd w:id="0"/>
      <w:r w:rsidR="00204913">
        <w:rPr>
          <w:rStyle w:val="CommentReference"/>
        </w:rPr>
        <w:commentReference w:id="0"/>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2"/>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2"/>
      <w:r w:rsidR="00204913">
        <w:rPr>
          <w:rStyle w:val="CommentReference"/>
        </w:rPr>
        <w:commentReference w:id="2"/>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w:t>
      </w:r>
      <w:r w:rsidR="007E0200" w:rsidRPr="006902F6">
        <w:rPr>
          <w:color w:val="000000" w:themeColor="text1"/>
        </w:rPr>
        <w:lastRenderedPageBreak/>
        <w:t>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lastRenderedPageBreak/>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C539A83"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ins w:id="3" w:author="Microsoft Office User" w:date="2017-09-04T17:18:00Z">
        <w:r w:rsidR="000F63EF">
          <w:rPr>
            <w:color w:val="000000" w:themeColor="text1"/>
          </w:rPr>
          <w:t xml:space="preserve">We then asked if </w:t>
        </w:r>
      </w:ins>
      <w:ins w:id="4" w:author="Microsoft Office User" w:date="2017-09-04T17:19:00Z">
        <w:r w:rsidR="000F63EF">
          <w:rPr>
            <w:color w:val="000000" w:themeColor="text1"/>
          </w:rPr>
          <w:t xml:space="preserve">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w:t>
        </w:r>
      </w:ins>
      <w:ins w:id="5" w:author="Microsoft Office User" w:date="2017-09-04T17:21:00Z">
        <w:r w:rsidR="000F63EF">
          <w:rPr>
            <w:color w:val="000000" w:themeColor="text1"/>
          </w:rPr>
          <w:t xml:space="preserve"> in the obese mice</w:t>
        </w:r>
      </w:ins>
      <w:ins w:id="6" w:author="Microsoft Office User" w:date="2017-09-04T17:31:00Z">
        <w:r w:rsidR="00F22D04">
          <w:rPr>
            <w:color w:val="000000" w:themeColor="text1"/>
          </w:rPr>
          <w:t xml:space="preserve"> (Figure 5B)</w:t>
        </w:r>
      </w:ins>
      <w:ins w:id="7" w:author="Microsoft Office User" w:date="2017-09-04T17:20:00Z">
        <w:r w:rsidR="000F63EF">
          <w:rPr>
            <w:color w:val="000000" w:themeColor="text1"/>
          </w:rPr>
          <w:t xml:space="preserve">. </w:t>
        </w:r>
      </w:ins>
      <w:ins w:id="8" w:author="Microsoft Office User" w:date="2017-09-04T17:21:00Z">
        <w:del w:id="9" w:author="Dave Bridges" w:date="2017-09-04T18:09:00Z">
          <w:r w:rsidR="000F63EF" w:rsidDel="00FE61D7">
            <w:rPr>
              <w:color w:val="000000" w:themeColor="text1"/>
            </w:rPr>
            <w:delText>As expected</w:delText>
          </w:r>
        </w:del>
      </w:ins>
      <w:ins w:id="10" w:author="Dave Bridges" w:date="2017-09-04T18:09:00Z">
        <w:r w:rsidR="00FE61D7">
          <w:rPr>
            <w:color w:val="000000" w:themeColor="text1"/>
          </w:rPr>
          <w:t>Consistent with our previous results</w:t>
        </w:r>
      </w:ins>
      <w:ins w:id="11" w:author="Microsoft Office User" w:date="2017-09-04T17:21:00Z">
        <w:r w:rsidR="000F63EF">
          <w:rPr>
            <w:color w:val="000000" w:themeColor="text1"/>
          </w:rPr>
          <w:t xml:space="preserve">, </w:t>
        </w:r>
      </w:ins>
      <w:ins w:id="12" w:author="Microsoft Office User" w:date="2017-09-04T17:24:00Z">
        <w:r w:rsidR="000F63EF">
          <w:rPr>
            <w:color w:val="000000" w:themeColor="text1"/>
          </w:rPr>
          <w:t xml:space="preserve">there was a 40% elevation in serum basal </w:t>
        </w:r>
      </w:ins>
      <w:ins w:id="13" w:author="Microsoft Office User" w:date="2017-09-04T17:21:00Z">
        <w:r w:rsidR="000F63EF">
          <w:rPr>
            <w:color w:val="000000" w:themeColor="text1"/>
          </w:rPr>
          <w:t>non-esterified fatty acids (NEFA’s) in response to 3 weeks of dexamethasone treatment</w:t>
        </w:r>
      </w:ins>
      <w:ins w:id="14" w:author="Microsoft Office User" w:date="2017-09-04T17:22:00Z">
        <w:r w:rsidR="000F63EF">
          <w:rPr>
            <w:color w:val="000000" w:themeColor="text1"/>
          </w:rPr>
          <w:t xml:space="preserve"> </w:t>
        </w:r>
      </w:ins>
      <w:ins w:id="15" w:author="Microsoft Office User" w:date="2017-09-04T17:25:00Z">
        <w:r w:rsidR="000F63EF">
          <w:rPr>
            <w:color w:val="000000" w:themeColor="text1"/>
          </w:rPr>
          <w:t>(p=0.004)</w:t>
        </w:r>
      </w:ins>
      <w:ins w:id="16" w:author="Microsoft Office User" w:date="2017-09-04T17:21:00Z">
        <w:r w:rsidR="000F63EF">
          <w:rPr>
            <w:color w:val="000000" w:themeColor="text1"/>
          </w:rPr>
          <w:t xml:space="preserve">. </w:t>
        </w:r>
      </w:ins>
      <w:ins w:id="17" w:author="Microsoft Office User" w:date="2017-09-04T17:26:00Z">
        <w:del w:id="18" w:author="Dave Bridges" w:date="2017-09-04T18:12:00Z">
          <w:r w:rsidR="00914AF8" w:rsidDel="00DD6FC3">
            <w:rPr>
              <w:color w:val="000000" w:themeColor="text1"/>
            </w:rPr>
            <w:delText>Moreover</w:delText>
          </w:r>
        </w:del>
      </w:ins>
      <w:ins w:id="19" w:author="Dave Bridges" w:date="2017-09-04T18:12:00Z">
        <w:r w:rsidR="00DD6FC3">
          <w:rPr>
            <w:color w:val="000000" w:themeColor="text1"/>
          </w:rPr>
          <w:t>During the insulin phase</w:t>
        </w:r>
      </w:ins>
      <w:ins w:id="20" w:author="Microsoft Office User" w:date="2017-09-04T17:26:00Z">
        <w:r w:rsidR="00914AF8">
          <w:rPr>
            <w:color w:val="000000" w:themeColor="text1"/>
          </w:rPr>
          <w:t>, dexamethasone treatment attenuated the ability of insulin to su</w:t>
        </w:r>
      </w:ins>
      <w:ins w:id="21" w:author="Microsoft Office User" w:date="2017-09-04T17:29:00Z">
        <w:r w:rsidR="00914AF8">
          <w:rPr>
            <w:color w:val="000000" w:themeColor="text1"/>
          </w:rPr>
          <w:t>p</w:t>
        </w:r>
      </w:ins>
      <w:ins w:id="22" w:author="Microsoft Office User" w:date="2017-09-04T17:26:00Z">
        <w:r w:rsidR="00914AF8">
          <w:rPr>
            <w:color w:val="000000" w:themeColor="text1"/>
          </w:rPr>
          <w:t xml:space="preserve">press </w:t>
        </w:r>
      </w:ins>
      <w:ins w:id="23" w:author="Microsoft Office User" w:date="2017-09-04T17:28:00Z">
        <w:r w:rsidR="00914AF8">
          <w:rPr>
            <w:color w:val="000000" w:themeColor="text1"/>
          </w:rPr>
          <w:t xml:space="preserve">serum </w:t>
        </w:r>
      </w:ins>
      <w:ins w:id="24" w:author="Microsoft Office User" w:date="2017-09-04T17:26:00Z">
        <w:r w:rsidR="00914AF8">
          <w:rPr>
            <w:color w:val="000000" w:themeColor="text1"/>
          </w:rPr>
          <w:t>NEFA levels</w:t>
        </w:r>
      </w:ins>
      <w:ins w:id="25" w:author="Microsoft Office User" w:date="2017-09-04T17:30:00Z">
        <w:r w:rsidR="00914AF8">
          <w:rPr>
            <w:color w:val="000000" w:themeColor="text1"/>
          </w:rPr>
          <w:t xml:space="preserve"> by </w:t>
        </w:r>
        <w:del w:id="26" w:author="Dave Bridges" w:date="2017-09-04T18:12:00Z">
          <w:r w:rsidR="0007526E" w:rsidDel="00DD6FC3">
            <w:rPr>
              <w:color w:val="000000" w:themeColor="text1"/>
            </w:rPr>
            <w:delText>(p=</w:delText>
          </w:r>
        </w:del>
      </w:ins>
      <w:ins w:id="27" w:author="Microsoft Office User" w:date="2017-09-04T17:33:00Z">
        <w:del w:id="28" w:author="Dave Bridges" w:date="2017-09-04T18:12:00Z">
          <w:r w:rsidR="0007526E" w:rsidDel="00DD6FC3">
            <w:rPr>
              <w:color w:val="000000" w:themeColor="text1"/>
            </w:rPr>
            <w:delText>1.96x10</w:delText>
          </w:r>
          <w:r w:rsidR="0007526E" w:rsidDel="00DD6FC3">
            <w:rPr>
              <w:color w:val="000000" w:themeColor="text1"/>
              <w:vertAlign w:val="superscript"/>
            </w:rPr>
            <w:delText>-4</w:delText>
          </w:r>
          <w:r w:rsidR="0007526E" w:rsidDel="00DD6FC3">
            <w:rPr>
              <w:color w:val="000000" w:themeColor="text1"/>
            </w:rPr>
            <w:delText>)</w:delText>
          </w:r>
        </w:del>
      </w:ins>
      <w:ins w:id="29" w:author="Microsoft Office User" w:date="2017-09-04T17:26:00Z">
        <w:del w:id="30" w:author="Dave Bridges" w:date="2017-09-04T18:12:00Z">
          <w:r w:rsidR="00914AF8" w:rsidDel="00DD6FC3">
            <w:rPr>
              <w:color w:val="000000" w:themeColor="text1"/>
            </w:rPr>
            <w:delText xml:space="preserve">, </w:delText>
          </w:r>
        </w:del>
        <w:r w:rsidR="00914AF8">
          <w:rPr>
            <w:color w:val="000000" w:themeColor="text1"/>
          </w:rPr>
          <w:t xml:space="preserve">with </w:t>
        </w:r>
      </w:ins>
      <w:ins w:id="31" w:author="Microsoft Office User" w:date="2017-09-04T17:28:00Z">
        <w:r w:rsidR="00914AF8">
          <w:rPr>
            <w:color w:val="000000" w:themeColor="text1"/>
          </w:rPr>
          <w:t xml:space="preserve">insulin leading to a </w:t>
        </w:r>
      </w:ins>
      <w:ins w:id="32" w:author="Microsoft Office User" w:date="2017-09-04T17:29:00Z">
        <w:r w:rsidR="00914AF8">
          <w:rPr>
            <w:color w:val="000000" w:themeColor="text1"/>
          </w:rPr>
          <w:t>7</w:t>
        </w:r>
      </w:ins>
      <w:ins w:id="33" w:author="Dave Bridges" w:date="2017-09-04T18:15:00Z">
        <w:r w:rsidR="00517A7B">
          <w:rPr>
            <w:color w:val="000000" w:themeColor="text1"/>
          </w:rPr>
          <w:t>1</w:t>
        </w:r>
      </w:ins>
      <w:ins w:id="34" w:author="Microsoft Office User" w:date="2017-09-04T17:29:00Z">
        <w:del w:id="35" w:author="Dave Bridges" w:date="2017-09-04T18:15:00Z">
          <w:r w:rsidR="00914AF8" w:rsidDel="00517A7B">
            <w:rPr>
              <w:color w:val="000000" w:themeColor="text1"/>
            </w:rPr>
            <w:delText>0</w:delText>
          </w:r>
        </w:del>
        <w:r w:rsidR="00914AF8">
          <w:rPr>
            <w:color w:val="000000" w:themeColor="text1"/>
          </w:rPr>
          <w:t xml:space="preserve">% reduction in water controls compared to </w:t>
        </w:r>
      </w:ins>
      <w:ins w:id="36" w:author="Dave Bridges" w:date="2017-09-04T18:15:00Z">
        <w:r w:rsidR="00517A7B">
          <w:rPr>
            <w:color w:val="000000" w:themeColor="text1"/>
          </w:rPr>
          <w:t>only a</w:t>
        </w:r>
      </w:ins>
      <w:ins w:id="37" w:author="Microsoft Office User" w:date="2017-09-04T17:29:00Z">
        <w:del w:id="38" w:author="Dave Bridges" w:date="2017-09-04T18:15:00Z">
          <w:r w:rsidR="00914AF8" w:rsidDel="00517A7B">
            <w:rPr>
              <w:color w:val="000000" w:themeColor="text1"/>
            </w:rPr>
            <w:delText>a</w:delText>
          </w:r>
        </w:del>
        <w:r w:rsidR="00914AF8">
          <w:rPr>
            <w:color w:val="000000" w:themeColor="text1"/>
          </w:rPr>
          <w:t xml:space="preserve"> </w:t>
        </w:r>
      </w:ins>
      <w:ins w:id="39" w:author="Dave Bridges" w:date="2017-09-04T18:15:00Z">
        <w:r w:rsidR="00517A7B">
          <w:rPr>
            <w:color w:val="000000" w:themeColor="text1"/>
          </w:rPr>
          <w:t>48</w:t>
        </w:r>
      </w:ins>
      <w:ins w:id="40" w:author="Microsoft Office User" w:date="2017-09-04T17:29:00Z">
        <w:del w:id="41" w:author="Dave Bridges" w:date="2017-09-04T18:15:00Z">
          <w:r w:rsidR="00914AF8" w:rsidDel="00517A7B">
            <w:rPr>
              <w:color w:val="000000" w:themeColor="text1"/>
            </w:rPr>
            <w:delText>50</w:delText>
          </w:r>
        </w:del>
        <w:r w:rsidR="00914AF8">
          <w:rPr>
            <w:color w:val="000000" w:themeColor="text1"/>
          </w:rPr>
          <w:t>% reduction in dexamethasone-treated mice</w:t>
        </w:r>
      </w:ins>
      <w:ins w:id="42" w:author="Microsoft Office User" w:date="2017-09-04T17:34:00Z">
        <w:r w:rsidR="00CE7C8E">
          <w:rPr>
            <w:color w:val="000000" w:themeColor="text1"/>
          </w:rPr>
          <w:t xml:space="preserve"> (</w:t>
        </w:r>
        <w:del w:id="43" w:author="Dave Bridges" w:date="2017-09-04T18:16:00Z">
          <w:r w:rsidR="00CE7C8E" w:rsidDel="00517A7B">
            <w:rPr>
              <w:color w:val="000000" w:themeColor="text1"/>
            </w:rPr>
            <w:delText>i.e. 33% lower reduction</w:delText>
          </w:r>
        </w:del>
      </w:ins>
      <w:ins w:id="44" w:author="Dave Bridges" w:date="2017-09-04T18:16:00Z">
        <w:r w:rsidR="00517A7B">
          <w:rPr>
            <w:color w:val="000000" w:themeColor="text1"/>
          </w:rPr>
          <w:t>p=0.058</w:t>
        </w:r>
      </w:ins>
      <w:ins w:id="45" w:author="Microsoft Office User" w:date="2017-09-04T17:34:00Z">
        <w:r w:rsidR="00CE7C8E">
          <w:rPr>
            <w:color w:val="000000" w:themeColor="text1"/>
          </w:rPr>
          <w:t>)</w:t>
        </w:r>
      </w:ins>
      <w:ins w:id="46" w:author="Microsoft Office User" w:date="2017-09-04T17:29:00Z">
        <w:r w:rsidR="00914AF8">
          <w:rPr>
            <w:color w:val="000000" w:themeColor="text1"/>
          </w:rPr>
          <w:t xml:space="preserve">. </w:t>
        </w:r>
      </w:ins>
      <w:ins w:id="47" w:author="Microsoft Office User" w:date="2017-09-04T17:35:00Z">
        <w:r w:rsidR="00CE7C8E">
          <w:rPr>
            <w:color w:val="000000" w:themeColor="text1"/>
          </w:rPr>
          <w:t xml:space="preserve">These findings suggest that dexamethasone </w:t>
        </w:r>
        <w:del w:id="48" w:author="Dave Bridges" w:date="2017-09-04T18:16:00Z">
          <w:r w:rsidR="00CE7C8E" w:rsidDel="00517A7B">
            <w:rPr>
              <w:color w:val="000000" w:themeColor="text1"/>
            </w:rPr>
            <w:delText xml:space="preserve">synergistically </w:delText>
          </w:r>
        </w:del>
        <w:r w:rsidR="00CE7C8E">
          <w:rPr>
            <w:color w:val="000000" w:themeColor="text1"/>
          </w:rPr>
          <w:t>elevates lipolysis in the obese setting and</w:t>
        </w:r>
        <w:r w:rsidR="00B65C0D">
          <w:rPr>
            <w:color w:val="000000" w:themeColor="text1"/>
          </w:rPr>
          <w:t xml:space="preserve"> </w:t>
        </w:r>
      </w:ins>
      <w:ins w:id="49" w:author="Dave Bridges" w:date="2017-09-04T18:17:00Z">
        <w:r w:rsidR="00517A7B">
          <w:rPr>
            <w:color w:val="000000" w:themeColor="text1"/>
          </w:rPr>
          <w:t xml:space="preserve">likely </w:t>
        </w:r>
      </w:ins>
      <w:ins w:id="50" w:author="Microsoft Office User" w:date="2017-09-04T17:35:00Z">
        <w:r w:rsidR="00B65C0D">
          <w:rPr>
            <w:color w:val="000000" w:themeColor="text1"/>
          </w:rPr>
          <w:t xml:space="preserve">attenuates </w:t>
        </w:r>
      </w:ins>
      <w:ins w:id="51" w:author="Microsoft Office User" w:date="2017-09-04T17:38:00Z">
        <w:r w:rsidR="00F97B10">
          <w:rPr>
            <w:color w:val="000000" w:themeColor="text1"/>
          </w:rPr>
          <w:t>the suppressive effects of insulin</w:t>
        </w:r>
      </w:ins>
      <w:ins w:id="52" w:author="Microsoft Office User" w:date="2017-09-04T17:39:00Z">
        <w:r w:rsidR="00F97B10">
          <w:rPr>
            <w:color w:val="000000" w:themeColor="text1"/>
          </w:rPr>
          <w:t>.</w:t>
        </w:r>
      </w:ins>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ins w:id="53" w:author="Microsoft Office User" w:date="2017-09-02T17:10:00Z"/>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w:t>
      </w:r>
      <w:commentRangeStart w:id="54"/>
      <w:commentRangeStart w:id="55"/>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54"/>
      <w:r w:rsidR="004365F5">
        <w:rPr>
          <w:rStyle w:val="CommentReference"/>
        </w:rPr>
        <w:commentReference w:id="54"/>
      </w:r>
      <w:commentRangeEnd w:id="55"/>
      <w:r w:rsidR="00C83D0B">
        <w:rPr>
          <w:rStyle w:val="CommentReference"/>
        </w:rPr>
        <w:commentReference w:id="55"/>
      </w:r>
    </w:p>
    <w:p w14:paraId="2412D18E" w14:textId="77777777" w:rsidR="00990237" w:rsidRDefault="00990237" w:rsidP="00EA22A1">
      <w:pPr>
        <w:rPr>
          <w:ins w:id="56" w:author="Microsoft Office User" w:date="2017-09-02T17:10:00Z"/>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t>
      </w:r>
      <w:r w:rsidR="0014428B" w:rsidRPr="006902F6">
        <w:rPr>
          <w:color w:val="000000" w:themeColor="text1"/>
        </w:rPr>
        <w:lastRenderedPageBreak/>
        <w:t xml:space="preserve">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 xml:space="preserve">Le Bonheur Children’s Hospital, the Children’s Foundation Research Institute and the Le Bonheur Associate </w:t>
      </w:r>
      <w:proofErr w:type="gramStart"/>
      <w:r w:rsidR="00015EDD" w:rsidRPr="004B46F2">
        <w:rPr>
          <w:rFonts w:cs="Times"/>
          <w:bCs/>
        </w:rPr>
        <w:t xml:space="preserve">Board </w:t>
      </w:r>
      <w:r w:rsidR="000B4772">
        <w:rPr>
          <w:bCs/>
          <w:color w:val="000000" w:themeColor="text1"/>
        </w:rPr>
        <w:t>.</w:t>
      </w:r>
      <w:proofErr w:type="gramEnd"/>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w:t>
      </w:r>
      <w:r w:rsidRPr="00980A1E">
        <w:rPr>
          <w:rFonts w:ascii="Calibri" w:eastAsia="Times New Roman" w:hAnsi="Calibri" w:cs="Times New Roman"/>
          <w:noProof/>
        </w:rPr>
        <w:lastRenderedPageBreak/>
        <w:t>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w:t>
      </w:r>
      <w:r w:rsidRPr="00980A1E">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 xml:space="preserve">Stender S, Kozlitina J, Nordestgaard BG, Tybjærg-hansen A, Hobbs HH, Cohen JC. </w:t>
      </w:r>
      <w:r w:rsidRPr="00980A1E">
        <w:rPr>
          <w:rFonts w:ascii="Calibri" w:eastAsia="Times New Roman" w:hAnsi="Calibri" w:cs="Times New Roman"/>
          <w:noProof/>
        </w:rPr>
        <w:lastRenderedPageBreak/>
        <w:t>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hu Quynh Tran" w:date="2017-08-20T16:37:00Z" w:initials="NQ">
    <w:p w14:paraId="318327CF" w14:textId="3C0C33B3" w:rsidR="006E71BA" w:rsidRDefault="006E71BA">
      <w:pPr>
        <w:pStyle w:val="CommentText"/>
      </w:pPr>
      <w:bookmarkStart w:id="1" w:name="_GoBack"/>
      <w:bookmarkEnd w:id="1"/>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2"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54" w:author="Erin Stephenson" w:date="2017-08-19T14:23:00Z" w:initials="ES">
    <w:p w14:paraId="72A5E725" w14:textId="77777777" w:rsidR="006E71BA" w:rsidRDefault="006E71BA">
      <w:pPr>
        <w:pStyle w:val="CommentText"/>
      </w:pPr>
      <w:r>
        <w:rPr>
          <w:rStyle w:val="CommentReference"/>
        </w:rPr>
        <w:annotationRef/>
      </w:r>
      <w:r>
        <w:t>I am not sure this makes sense. You might consider rephrasing</w:t>
      </w:r>
    </w:p>
    <w:p w14:paraId="4C706A6D" w14:textId="61A1675B" w:rsidR="006E71BA" w:rsidRDefault="006E71BA">
      <w:pPr>
        <w:pStyle w:val="CommentText"/>
      </w:pPr>
    </w:p>
  </w:comment>
  <w:comment w:id="55" w:author="Microsoft Office User" w:date="2017-09-04T14:49:00Z" w:initials="Office">
    <w:p w14:paraId="0E9CC45A" w14:textId="6C466092" w:rsidR="006E71BA" w:rsidRDefault="006E71BA">
      <w:pPr>
        <w:pStyle w:val="CommentText"/>
      </w:pPr>
      <w:r>
        <w:rPr>
          <w:rStyle w:val="CommentReference"/>
        </w:rPr>
        <w:annotationRef/>
      </w:r>
      <w:r>
        <w:t>Dave, I had the higher waist circumference in there originally, I guess it was removed at some level of the editing process. Does this make more sense if I include?</w:t>
      </w:r>
    </w:p>
    <w:p w14:paraId="1331E268" w14:textId="77777777" w:rsidR="006E71BA" w:rsidRDefault="006E71BA">
      <w:pPr>
        <w:pStyle w:val="CommentText"/>
      </w:pPr>
    </w:p>
    <w:p w14:paraId="7BC76DF8" w14:textId="3B95E0E2" w:rsidR="006E71BA" w:rsidRDefault="006E71BA">
      <w:pPr>
        <w:pStyle w:val="CommentText"/>
      </w:pPr>
      <w:r>
        <w:t>I think these are important links to make but I want it to flow make sense why they are being made to the read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22049" w15:done="0"/>
  <w15:commentEx w15:paraId="45E43BE8" w15:done="0"/>
  <w15:commentEx w15:paraId="4C706A6D" w15:done="0"/>
  <w15:commentEx w15:paraId="7BC76DF8" w15:paraIdParent="4C706A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5EE181-1B43-DB4B-9F9C-EA481C430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4</Pages>
  <Words>33176</Words>
  <Characters>189107</Characters>
  <Application>Microsoft Macintosh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136</cp:revision>
  <dcterms:created xsi:type="dcterms:W3CDTF">2017-08-21T12:00:00Z</dcterms:created>
  <dcterms:modified xsi:type="dcterms:W3CDTF">2017-09-0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